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8E42D2" w:rsidRPr="008E42D2" w:rsidRDefault="00010F18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fldChar w:fldCharType="begin" w:fldLock="1"/>
      </w:r>
      <w:r w:rsidR="00CA1524" w:rsidRPr="00CA1524">
        <w:rPr>
          <w:lang w:val="en-US"/>
        </w:rPr>
        <w:instrText xml:space="preserve">ADDIN Mendeley Bibliography CSL_BIBLIOGRAPHY </w:instrText>
      </w:r>
      <w:r>
        <w:fldChar w:fldCharType="separate"/>
      </w:r>
      <w:r w:rsidR="008E42D2" w:rsidRPr="008E42D2">
        <w:rPr>
          <w:rFonts w:ascii="Calibri" w:hAnsi="Calibri" w:cs="Calibri"/>
          <w:noProof/>
          <w:szCs w:val="24"/>
        </w:rPr>
        <w:t xml:space="preserve">CAETANO, C. </w:t>
      </w:r>
      <w:r w:rsidR="008E42D2" w:rsidRPr="008E42D2">
        <w:rPr>
          <w:rFonts w:ascii="Calibri" w:hAnsi="Calibri" w:cs="Calibri"/>
          <w:b/>
          <w:bCs/>
          <w:noProof/>
          <w:szCs w:val="24"/>
        </w:rPr>
        <w:t>CVS</w:t>
      </w:r>
      <w:r w:rsidR="008E42D2" w:rsidRPr="008E42D2">
        <w:rPr>
          <w:rFonts w:ascii="Calibri" w:hAnsi="Calibri" w:cs="Calibri"/>
          <w:noProof/>
          <w:szCs w:val="24"/>
        </w:rPr>
        <w:t xml:space="preserve">. [s.l.] ed. Novatec, 2004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CVS – Wikipédia, a enciclopédia livre</w:t>
      </w:r>
      <w:r w:rsidRPr="008E42D2">
        <w:rPr>
          <w:rFonts w:ascii="Calibri" w:hAnsi="Calibri" w:cs="Calibri"/>
          <w:noProof/>
          <w:szCs w:val="24"/>
        </w:rPr>
        <w:t xml:space="preserve">. Disponível em: &lt;https://pt.wikipedia.org/wiki/CVS&gt;. Acesso em: 11 maio. 201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Git User’s Manual</w:t>
      </w:r>
      <w:r w:rsidRPr="008E42D2">
        <w:rPr>
          <w:rFonts w:ascii="Calibri" w:hAnsi="Calibri" w:cs="Calibri"/>
          <w:noProof/>
          <w:szCs w:val="24"/>
        </w:rPr>
        <w:t xml:space="preserve">. [s.l: s.n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GitHub – Wikipédia, a enciclopédia livre</w:t>
      </w:r>
      <w:r w:rsidRPr="008E42D2">
        <w:rPr>
          <w:rFonts w:ascii="Calibri" w:hAnsi="Calibri" w:cs="Calibri"/>
          <w:noProof/>
          <w:szCs w:val="24"/>
        </w:rPr>
        <w:t xml:space="preserve">. Disponível em: &lt;https://pt.wikipedia.org/wiki/GitHub&gt;. Acesso em: 11 maio. 201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GitHub Octoverse 2016</w:t>
      </w:r>
      <w:r w:rsidRPr="008E42D2">
        <w:rPr>
          <w:rFonts w:ascii="Calibri" w:hAnsi="Calibri" w:cs="Calibri"/>
          <w:noProof/>
          <w:szCs w:val="24"/>
        </w:rPr>
        <w:t xml:space="preserve">. Disponível em: &lt;https://octoverse.github.com/&gt;. Acesso em: 11 maio. 201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noProof/>
          <w:szCs w:val="24"/>
        </w:rPr>
        <w:t xml:space="preserve">MCVOY, L. </w:t>
      </w:r>
      <w:r w:rsidRPr="008E42D2">
        <w:rPr>
          <w:rFonts w:ascii="Calibri" w:hAnsi="Calibri" w:cs="Calibri"/>
          <w:b/>
          <w:bCs/>
          <w:noProof/>
          <w:szCs w:val="24"/>
        </w:rPr>
        <w:t>BitKeeper: Why SCCS, rather than RCS?</w:t>
      </w:r>
      <w:r w:rsidRPr="008E42D2">
        <w:rPr>
          <w:rFonts w:ascii="Calibri" w:hAnsi="Calibri" w:cs="Calibri"/>
          <w:noProof/>
          <w:szCs w:val="24"/>
        </w:rPr>
        <w:t xml:space="preserve"> [s.l: s.n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Mercurial – Wikipédia, a enciclopédia livre</w:t>
      </w:r>
      <w:r w:rsidRPr="008E42D2">
        <w:rPr>
          <w:rFonts w:ascii="Calibri" w:hAnsi="Calibri" w:cs="Calibri"/>
          <w:noProof/>
          <w:szCs w:val="24"/>
        </w:rPr>
        <w:t xml:space="preserve">. Disponível em: &lt;https://pt.wikipedia.org/wiki/Mercurial&gt;. Acesso em: 11 maio. 201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noProof/>
          <w:szCs w:val="24"/>
        </w:rPr>
        <w:t xml:space="preserve">MIKKELSEN, T. P. S. </w:t>
      </w:r>
      <w:r w:rsidRPr="008E42D2">
        <w:rPr>
          <w:rFonts w:ascii="Calibri" w:hAnsi="Calibri" w:cs="Calibri"/>
          <w:b/>
          <w:bCs/>
          <w:noProof/>
          <w:szCs w:val="24"/>
        </w:rPr>
        <w:t>Parctical Software Configuration Management</w:t>
      </w:r>
      <w:r w:rsidRPr="008E42D2">
        <w:rPr>
          <w:rFonts w:ascii="Calibri" w:hAnsi="Calibri" w:cs="Calibri"/>
          <w:noProof/>
          <w:szCs w:val="24"/>
        </w:rPr>
        <w:t xml:space="preserve">. Upper Saddle River, NJ, EUA: Prentice Hall PTR, 199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noProof/>
          <w:szCs w:val="24"/>
        </w:rPr>
        <w:t xml:space="preserve">MOLINARI, L. </w:t>
      </w:r>
      <w:r w:rsidRPr="008E42D2">
        <w:rPr>
          <w:rFonts w:ascii="Calibri" w:hAnsi="Calibri" w:cs="Calibri"/>
          <w:b/>
          <w:bCs/>
          <w:noProof/>
          <w:szCs w:val="24"/>
        </w:rPr>
        <w:t>Gerência de Configuração - Técnicas e Práticas no Desenvolvimento do Software</w:t>
      </w:r>
      <w:r w:rsidRPr="008E42D2">
        <w:rPr>
          <w:rFonts w:ascii="Calibri" w:hAnsi="Calibri" w:cs="Calibri"/>
          <w:noProof/>
          <w:szCs w:val="24"/>
        </w:rPr>
        <w:t xml:space="preserve">. Florianópolis: Visual Books, 2007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Projects that use Git for their source code management</w:t>
      </w:r>
      <w:r w:rsidRPr="008E42D2">
        <w:rPr>
          <w:rFonts w:ascii="Calibri" w:hAnsi="Calibri" w:cs="Calibri"/>
          <w:noProof/>
          <w:szCs w:val="24"/>
        </w:rPr>
        <w:t xml:space="preserve">. [s.l: s.n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noProof/>
          <w:szCs w:val="24"/>
        </w:rPr>
        <w:t xml:space="preserve">Stack Overflow Developer Survey 2015. </w:t>
      </w:r>
      <w:r w:rsidRPr="008E42D2">
        <w:rPr>
          <w:rFonts w:ascii="Calibri" w:hAnsi="Calibri" w:cs="Calibri"/>
          <w:b/>
          <w:bCs/>
          <w:noProof/>
          <w:szCs w:val="24"/>
        </w:rPr>
        <w:t>Stack Overflow</w:t>
      </w:r>
      <w:r w:rsidRPr="008E42D2">
        <w:rPr>
          <w:rFonts w:ascii="Calibri" w:hAnsi="Calibri" w:cs="Calibri"/>
          <w:noProof/>
          <w:szCs w:val="24"/>
        </w:rPr>
        <w:t xml:space="preserve">, [s.d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b/>
          <w:bCs/>
          <w:noProof/>
          <w:szCs w:val="24"/>
        </w:rPr>
        <w:t>SVN</w:t>
      </w:r>
      <w:r w:rsidRPr="008E42D2">
        <w:rPr>
          <w:rFonts w:ascii="Calibri" w:hAnsi="Calibri" w:cs="Calibri"/>
          <w:noProof/>
          <w:szCs w:val="24"/>
        </w:rPr>
        <w:t xml:space="preserve">. [s.l.] Collab Net, [s.d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8E42D2">
        <w:rPr>
          <w:rFonts w:ascii="Calibri" w:hAnsi="Calibri" w:cs="Calibri"/>
          <w:noProof/>
          <w:szCs w:val="24"/>
        </w:rPr>
        <w:t xml:space="preserve">TORVALDS, L. </w:t>
      </w:r>
      <w:r w:rsidRPr="008E42D2">
        <w:rPr>
          <w:rFonts w:ascii="Calibri" w:hAnsi="Calibri" w:cs="Calibri"/>
          <w:b/>
          <w:bCs/>
          <w:noProof/>
          <w:szCs w:val="24"/>
        </w:rPr>
        <w:t>Linux 2.6.12</w:t>
      </w:r>
      <w:r w:rsidRPr="008E42D2">
        <w:rPr>
          <w:rFonts w:ascii="Calibri" w:hAnsi="Calibri" w:cs="Calibri"/>
          <w:noProof/>
          <w:szCs w:val="24"/>
        </w:rPr>
        <w:t xml:space="preserve">. [s.l: s.n.]. </w:t>
      </w:r>
    </w:p>
    <w:p w:rsidR="008E42D2" w:rsidRPr="008E42D2" w:rsidRDefault="008E42D2" w:rsidP="008E42D2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8E42D2">
        <w:rPr>
          <w:rFonts w:ascii="Calibri" w:hAnsi="Calibri" w:cs="Calibri"/>
          <w:noProof/>
          <w:szCs w:val="24"/>
        </w:rPr>
        <w:t xml:space="preserve">WOHLER, B. </w:t>
      </w:r>
      <w:r w:rsidRPr="008E42D2">
        <w:rPr>
          <w:rFonts w:ascii="Calibri" w:hAnsi="Calibri" w:cs="Calibri"/>
          <w:b/>
          <w:bCs/>
          <w:noProof/>
          <w:szCs w:val="24"/>
        </w:rPr>
        <w:t>Unix — Frequently Asked Questions (7/7)</w:t>
      </w:r>
      <w:r w:rsidRPr="008E42D2">
        <w:rPr>
          <w:rFonts w:ascii="Calibri" w:hAnsi="Calibri" w:cs="Calibri"/>
          <w:noProof/>
          <w:szCs w:val="24"/>
        </w:rPr>
        <w:t xml:space="preserve">. [s.l: s.n.]. </w:t>
      </w:r>
    </w:p>
    <w:p w:rsidR="005D565D" w:rsidRPr="008E42D2" w:rsidRDefault="00010F18" w:rsidP="008E42D2">
      <w:pPr>
        <w:widowControl w:val="0"/>
        <w:autoSpaceDE w:val="0"/>
        <w:autoSpaceDN w:val="0"/>
        <w:adjustRightInd w:val="0"/>
        <w:spacing w:line="240" w:lineRule="auto"/>
      </w:pPr>
      <w:r>
        <w:fldChar w:fldCharType="end"/>
      </w:r>
      <w:r>
        <w:fldChar w:fldCharType="begin" w:fldLock="1"/>
      </w:r>
      <w:r w:rsidR="00CA1524">
        <w:instrText>ADDIN CSL_CITATION { "citationItems" : [ { "id" : "ITEM-1", "itemData" : { "container-title" : "Stack Overflow", "id" : "ITEM-1", "issued" : { "date-parts" : [ [ "0" ] ] }, "title" : "Stack Overflow Developer Survey 2015", "type" : "article-journal" }, "uris" : [ "http://www.mendeley.com/documents/?uuid=6a6480a9-d62c-3a44-9bbf-4fd9de587d2e" ] } ], "mendeley" : { "formattedCitation" : "(\u201cStack Overflow Developer Survey 2015\u201d, [s.d.])", "plainTextFormattedCitation" : "(\u201cStack Overflow Developer Survey 2015\u201d, [s.d.])", "previouslyFormattedCitation" : "(\u201cStack Overflow Developer Survey 2015\u201d, [s.d.])" }, "properties" : { "noteIndex" : 0 }, "schema" : "https://github.com/citation-style-language/schema/raw/master/csl-citation.json" }</w:instrText>
      </w:r>
      <w:r>
        <w:fldChar w:fldCharType="separate"/>
      </w:r>
      <w:r w:rsidR="00CA1524" w:rsidRPr="00CA1524">
        <w:rPr>
          <w:noProof/>
        </w:rPr>
        <w:t>(“Stack Overflow Developer Survey 2015”, [s.d.])</w:t>
      </w:r>
      <w:r>
        <w:fldChar w:fldCharType="end"/>
      </w:r>
      <w:r>
        <w:fldChar w:fldCharType="begin" w:fldLock="1"/>
      </w:r>
      <w:r w:rsidR="00CA1524">
        <w:instrText>ADDIN CSL_CITATION { "citationItems" : [ { "id" : "ITEM-1", "itemData" : { "author" : [ { "dropping-particle" : "", "family" : "Caetano", "given" : "Cristiano", "non-dropping-particle" : "", "parse-names" : false, "suffix" : "" } ], "id" : "ITEM-1", "issued" : { "date-parts" : [ [ "2004" ] ] }, "publisher" : "ed. Novatec", "title" : "CVS", "type" : "book" }, "uris" : [ "http://www.mendeley.com/documents/?uuid=6815deb9-b150-3a00-9d29-a6e6fa0b3a0a" ] } ], "mendeley" : { "formattedCitation" : "(CAETANO, 2004)", "plainTextFormattedCitation" : "(CAETANO, 2004)", "previouslyFormattedCitation" : "(CAETANO, 2004)" }, "properties" : { "noteIndex" : 0 }, "schema" : "https://github.com/citation-style-language/schema/raw/master/csl-citation.json" }</w:instrText>
      </w:r>
      <w:r>
        <w:fldChar w:fldCharType="separate"/>
      </w:r>
      <w:r w:rsidR="00CA1524" w:rsidRPr="00CA1524">
        <w:rPr>
          <w:noProof/>
        </w:rPr>
        <w:t>(CAETANO, 2004)</w:t>
      </w:r>
      <w:r>
        <w:fldChar w:fldCharType="end"/>
      </w:r>
      <w:r>
        <w:fldChar w:fldCharType="begin" w:fldLock="1"/>
      </w:r>
      <w:r w:rsidR="00CA1524">
        <w:instrText>ADDIN CSL_CITATION { "citationItems" : [ { "id" : "ITEM-1", "itemData" : { "author" : [ { "dropping-particle" : "", "family" : "MOLINARI", "given" : "Leonardo", "non-dropping-particle" : "", "parse-names" : false, "suffix" : "" } ], "id" : "ITEM-1", "issued" : { "date-parts" : [ [ "2007" ] ] }, "publisher" : "Visual Books", "publisher-place" : "Florian\u00f3polis", "title" : "Ger\u00eancia de Configura\u00e7\u00e3o - T\u00e9cnicas e Pr\u00e1ticas no Desenvolvimento do Software", "type" : "book" }, "uris" : [ "http://www.mendeley.com/documents/?uuid=7d9641b6-2a9d-3b87-866b-3503756c51d4" ] } ], "mendeley" : { "formattedCitation" : "(MOLINARI, 2007)", "plainTextFormattedCitation" : "(MOLINARI, 2007)", "previouslyFormattedCitation" : "(MOLINARI, 2007)" }, "properties" : { "noteIndex" : 0 }, "schema" : "https://github.com/citation-style-language/schema/raw/master/csl-citation.json" }</w:instrText>
      </w:r>
      <w:r>
        <w:fldChar w:fldCharType="separate"/>
      </w:r>
      <w:r w:rsidR="00CA1524" w:rsidRPr="00CA1524">
        <w:rPr>
          <w:noProof/>
        </w:rPr>
        <w:t>(MOLINARI, 2007)</w:t>
      </w:r>
      <w:r>
        <w:fldChar w:fldCharType="end"/>
      </w:r>
      <w:r>
        <w:fldChar w:fldCharType="begin" w:fldLock="1"/>
      </w:r>
      <w:r w:rsidR="0048741B">
        <w:instrText>ADDIN CSL_CITATION { "citationItems" : [ { "id" : "ITEM-1", "itemData" : { "author" : [ { "dropping-particle" : "", "family" : "MIKKELSEN", "given" : "Tim, PHERIGO, Suzanne", "non-dropping-particle" : "", "parse-names" : false, "suffix" : "" } ], "id" : "ITEM-1", "issued" : { "date-parts" : [ [ "1997" ] ] }, "publisher" : "Prentice Hall PTR", "publisher-place" : "Upper Saddle River, NJ, EUA", "title" : "Parctical Software Configuration Management", "type" : "book" }, "uris" : [ "http://www.mendeley.com/documents/?uuid=ee753cbb-3442-3e40-8e80-6dc0ee2dd230" ] } ], "mendeley" : { "formattedCitation" : "(MIKKELSEN, 1997)", "plainTextFormattedCitation" : "(MIKKELSEN, 1997)", "previouslyFormattedCitation" : "(MIKKELSEN, 1997)" }, "properties" : { "noteIndex" : 0 }, "schema" : "https://github.com/citation-style-language/schema/raw/master/csl-citation.json" }</w:instrText>
      </w:r>
      <w:r>
        <w:fldChar w:fldCharType="separate"/>
      </w:r>
      <w:r w:rsidR="00CA1524" w:rsidRPr="00CA1524">
        <w:rPr>
          <w:noProof/>
        </w:rPr>
        <w:t>(MIKKELSEN, 1997)</w:t>
      </w:r>
      <w:r>
        <w:fldChar w:fldCharType="end"/>
      </w:r>
      <w:r>
        <w:fldChar w:fldCharType="begin" w:fldLock="1"/>
      </w:r>
      <w:r w:rsidR="0048741B">
        <w:instrText>ADDIN CSL_CITATION { "citationItems" : [ { "id" : "ITEM-1", "itemData" : { "URL" : "https://octoverse.github.com/", "accessed" : { "date-parts" : [ [ "2017", "5", "11" ] ] }, "id" : "ITEM-1", "issued" : { "date-parts" : [ [ "0" ] ] }, "title" : "GitHub Octoverse 2016", "type" : "webpage" }, "uris" : [ "http://www.mendeley.com/documents/?uuid=8a241546-ca80-384c-a478-a59f9066d5a1" ] } ], "mendeley" : { "formattedCitation" : "(\u201cGitHub Octoverse 2016\u201d, [s.d.])", "plainTextFormattedCitation" : "(\u201cGitHub Octoverse 2016\u201d, [s.d.])", "previouslyFormattedCitation" : "(\u201cGitHub Octoverse 2016\u201d, [s.d.])" }, "properties" : { "noteIndex" : 0 }, "schema" : "https://github.com/citation-style-language/schema/raw/master/csl-citation.json" }</w:instrText>
      </w:r>
      <w:r>
        <w:fldChar w:fldCharType="separate"/>
      </w:r>
      <w:r w:rsidR="0048741B" w:rsidRPr="0048741B">
        <w:rPr>
          <w:noProof/>
        </w:rPr>
        <w:t>(“GitHub Octoverse 2016”, [s.d.])</w:t>
      </w:r>
      <w:r>
        <w:fldChar w:fldCharType="end"/>
      </w:r>
      <w:r>
        <w:fldChar w:fldCharType="begin" w:fldLock="1"/>
      </w:r>
      <w:r w:rsidR="008E42D2">
        <w:instrText>ADDIN CSL_CITATION { "citationItems" : [ { "id" : "ITEM-1", "itemData" : { "URL" : "https://pt.wikipedia.org/wiki/GitHub", "accessed" : { "date-parts" : [ [ "2017", "5", "11" ] ] }, "id" : "ITEM-1", "issued" : { "date-parts" : [ [ "0" ] ] }, "title" : "GitHub \u2013 Wikip\u00e9dia, a enciclop\u00e9dia livre", "type" : "webpage" }, "uris" : [ "http://www.mendeley.com/documents/?uuid=fae9d77d-ddf8-34e1-8a0a-010f3708624a" ] } ], "mendeley" : { "formattedCitation" : "(\u201cGitHub \u2013 Wikip\u00e9dia, a enciclop\u00e9dia livre\u201d, [s.d.])", "plainTextFormattedCitation" : "(\u201cGitHub \u2013 Wikip\u00e9dia, a enciclop\u00e9dia livre\u201d, [s.d.])", "previouslyFormattedCitation" : "(\u201cGitHub \u2013 Wikip\u00e9dia, a enciclop\u00e9dia livre\u201d, [s.d.])" }, "properties" : { "noteIndex" : 0 }, "schema" : "https://github.com/citation-style-language/schema/raw/master/csl-citation.json" }</w:instrText>
      </w:r>
      <w:r>
        <w:fldChar w:fldCharType="separate"/>
      </w:r>
      <w:r w:rsidR="0048741B" w:rsidRPr="0048741B">
        <w:rPr>
          <w:noProof/>
        </w:rPr>
        <w:t>(“GitHub – Wikipédia, a enciclopédia livre”, [s.d.])</w:t>
      </w:r>
      <w:r>
        <w:fldChar w:fldCharType="end"/>
      </w:r>
      <w:r w:rsidR="008E42D2">
        <w:fldChar w:fldCharType="begin" w:fldLock="1"/>
      </w:r>
      <w:r w:rsidR="008E42D2">
        <w:instrText>ADDIN CSL_CITATION { "citationItems" : [ { "id" : "ITEM-1", "itemData" : { "author" : [ { "dropping-particle" : "", "family" : "Torvalds", "given" : "Linus", "non-dropping-particle" : "", "parse-names" : false, "suffix" : "" } ], "id" : "ITEM-1", "issued" : { "date-parts" : [ [ "2005" ] ] }, "title" : "Linux 2.6.12", "type" : "book" }, "uris" : [ "http://www.mendeley.com/documents/?uuid=fd33029d-5814-3ae8-987b-5ecaf5a598e9" ] } ], "mendeley" : { "formattedCitation" : "(TORVALDS, 2005)", "plainTextFormattedCitation" : "(TORVALDS, 2005)", "previouslyFormattedCitation" : "(TORVALDS, 2005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TORVALDS, 2005)</w:t>
      </w:r>
      <w:proofErr w:type="gramStart"/>
      <w:r w:rsidR="008E42D2">
        <w:fldChar w:fldCharType="end"/>
      </w:r>
      <w:proofErr w:type="gramEnd"/>
      <w:r w:rsidR="008E42D2">
        <w:t xml:space="preserve"> </w:t>
      </w:r>
      <w:r w:rsidR="008E42D2">
        <w:fldChar w:fldCharType="begin" w:fldLock="1"/>
      </w:r>
      <w:r w:rsidR="008E42D2">
        <w:instrText>ADDIN CSL_CITATION { "citationItems" : [ { "id" : "ITEM-1", "itemData" : { "URL" : "https://pt.wikipedia.org/wiki/Mercurial", "accessed" : { "date-parts" : [ [ "2017", "5", "11" ] ] }, "id" : "ITEM-1", "issued" : { "date-parts" : [ [ "0" ] ] }, "title" : "Mercurial \u2013 Wikip\u00e9dia, a enciclop\u00e9dia livre", "type" : "webpage" }, "uris" : [ "http://www.mendeley.com/documents/?uuid=3986c8e1-bdf1-3b41-880e-9c7df252aba4" ] } ], "mendeley" : { "formattedCitation" : "(\u201cMercurial \u2013 Wikip\u00e9dia, a enciclop\u00e9dia livre\u201d, [s.d.])", "plainTextFormattedCitation" : "(\u201cMercurial \u2013 Wikip\u00e9dia, a enciclop\u00e9dia livre\u201d, [s.d.])", "previouslyFormattedCitation" : "(\u201cMercurial \u2013 Wikip\u00e9dia, a enciclop\u00e9dia livre\u201d, [s.d.]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“Mercurial – Wikipédia, a enciclopédia livre”, [s.d.])</w:t>
      </w:r>
      <w:r w:rsidR="008E42D2">
        <w:fldChar w:fldCharType="end"/>
      </w:r>
      <w:r w:rsidR="008E42D2">
        <w:t xml:space="preserve"> </w:t>
      </w:r>
      <w:r w:rsidR="008E42D2">
        <w:fldChar w:fldCharType="begin" w:fldLock="1"/>
      </w:r>
      <w:r w:rsidR="008E42D2">
        <w:instrText>ADDIN CSL_CITATION { "citationItems" : [ { "id" : "ITEM-1", "itemData" : { "URL" : "https://pt.wikipedia.org/wiki/CVS", "accessed" : { "date-parts" : [ [ "2017", "5", "11" ] ] }, "id" : "ITEM-1", "issued" : { "date-parts" : [ [ "0" ] ] }, "title" : "CVS \u2013 Wikip\u00e9dia, a enciclop\u00e9dia livre", "type" : "webpage" }, "uris" : [ "http://www.mendeley.com/documents/?uuid=f0ebf9b2-d759-37dd-9e9e-900c2b7ad94b" ] } ], "mendeley" : { "formattedCitation" : "(\u201cCVS \u2013 Wikip\u00e9dia, a enciclop\u00e9dia livre\u201d, [s.d.])", "plainTextFormattedCitation" : "(\u201cCVS \u2013 Wikip\u00e9dia, a enciclop\u00e9dia livre\u201d, [s.d.])", "previouslyFormattedCitation" : "(\u201cCVS \u2013 Wikip\u00e9dia, a enciclop\u00e9dia livre\u201d, [s.d.]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“CVS – Wikipédia, a enciclopédia livre”, [s.d.])</w:t>
      </w:r>
      <w:r w:rsidR="008E42D2">
        <w:fldChar w:fldCharType="end"/>
      </w:r>
      <w:r w:rsidR="008E42D2">
        <w:fldChar w:fldCharType="begin" w:fldLock="1"/>
      </w:r>
      <w:r w:rsidR="008E42D2">
        <w:instrText>ADDIN CSL_CITATION { "citationItems" : [ { "id" : "ITEM-1", "itemData" : { "author" : [ { "dropping-particle" : "", "family" : "Wohler", "given" : "Bill", "non-dropping-particle" : "", "parse-names" : false, "suffix" : "" } ], "id" : "ITEM-1", "issued" : { "date-parts" : [ [ "1992" ] ] }, "number-of-pages" : "RCS vs SCCS: How do the interfaces compare?", "title" : "Unix \u2014 Frequently Asked Questions (7/7)", "type" : "book" }, "uris" : [ "http://www.mendeley.com/documents/?uuid=81ff8893-e0db-3899-85ea-2a2dd5106f58" ] } ], "mendeley" : { "formattedCitation" : "(WOHLER, 1992)", "plainTextFormattedCitation" : "(WOHLER, 1992)", "previouslyFormattedCitation" : "(WOHLER, 1992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WOHLER, 1992)</w:t>
      </w:r>
      <w:proofErr w:type="gramStart"/>
      <w:r w:rsidR="008E42D2">
        <w:fldChar w:fldCharType="end"/>
      </w:r>
      <w:proofErr w:type="gramEnd"/>
      <w:r w:rsidR="008E42D2">
        <w:t xml:space="preserve"> </w:t>
      </w:r>
      <w:r w:rsidR="008E42D2">
        <w:fldChar w:fldCharType="begin" w:fldLock="1"/>
      </w:r>
      <w:r w:rsidR="008E42D2">
        <w:instrText>ADDIN CSL_CITATION { "citationItems" : [ { "id" : "ITEM-1", "itemData" : { "id" : "ITEM-1", "issued" : { "date-parts" : [ [ "0" ] ] }, "publisher" : "Collab Net", "title" : "SVN", "type" : "book" }, "uris" : [ "http://www.mendeley.com/documents/?uuid=5c2fc5bd-7f06-317f-ade9-6a1a3f01c6ad" ] } ], "mendeley" : { "formattedCitation" : "(SVN, [s.d.])", "plainTextFormattedCitation" : "(SVN, [s.d.])", "previouslyFormattedCitation" : "(SVN, [s.d.]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SVN, [s.d.])</w:t>
      </w:r>
      <w:r w:rsidR="008E42D2">
        <w:fldChar w:fldCharType="end"/>
      </w:r>
      <w:r w:rsidR="008E42D2">
        <w:fldChar w:fldCharType="begin" w:fldLock="1"/>
      </w:r>
      <w:r w:rsidR="008E42D2">
        <w:instrText>ADDIN CSL_CITATION { "citationItems" : [ { "id" : "ITEM-1", "itemData" : { "id" : "ITEM-1", "issued" : { "date-parts" : [ [ "2007" ] ] }, "title" : "Git User's Manual", "type" : "book" }, "uris" : [ "http://www.mendeley.com/documents/?uuid=0849e189-d1b0-34ea-88c4-6e5de4105147" ] } ], "mendeley" : { "formattedCitation" : "(Git User\u2019s Manual, 2007)", "plainTextFormattedCitation" : "(Git User\u2019s Manual, 2007)", "previouslyFormattedCitation" : "(Git User\u2019s Manual, 2007)" }, "properties" : { "noteIndex" : 0 }, "schema" : "https://github.com/citation-style-language/schema/raw/master/csl-citation.json" }</w:instrText>
      </w:r>
      <w:r w:rsidR="008E42D2">
        <w:fldChar w:fldCharType="separate"/>
      </w:r>
      <w:r w:rsidR="008E42D2" w:rsidRPr="008E42D2">
        <w:rPr>
          <w:noProof/>
        </w:rPr>
        <w:t>(Git User’s Manual, 2007)</w:t>
      </w:r>
      <w:r w:rsidR="008E42D2">
        <w:fldChar w:fldCharType="end"/>
      </w:r>
      <w:r w:rsidR="008E42D2">
        <w:rPr>
          <w:u w:val="single"/>
        </w:rPr>
        <w:fldChar w:fldCharType="begin" w:fldLock="1"/>
      </w:r>
      <w:r w:rsidR="008E42D2">
        <w:rPr>
          <w:u w:val="single"/>
        </w:rPr>
        <w:instrText>ADDIN CSL_CITATION { "citationItems" : [ { "id" : "ITEM-1", "itemData" : { "id" : "ITEM-1", "issued" : { "date-parts" : [ [ "0" ] ] }, "title" : "Projects that use Git for their source code management", "type" : "book" }, "uris" : [ "http://www.mendeley.com/documents/?uuid=1ca16695-f26f-3532-8ad8-1bc3dd98d767" ] } ], "mendeley" : { "formattedCitation" : "(Projects that use Git for their source code management, [s.d.])", "plainTextFormattedCitation" : "(Projects that use Git for their source code management, [s.d.])", "previouslyFormattedCitation" : "(Projects that use Git for their source code management, [s.d.])" }, "properties" : { "noteIndex" : 0 }, "schema" : "https://github.com/citation-style-language/schema/raw/master/csl-citation.json" }</w:instrText>
      </w:r>
      <w:r w:rsidR="008E42D2">
        <w:rPr>
          <w:u w:val="single"/>
        </w:rPr>
        <w:fldChar w:fldCharType="separate"/>
      </w:r>
      <w:r w:rsidR="008E42D2" w:rsidRPr="008E42D2">
        <w:rPr>
          <w:noProof/>
        </w:rPr>
        <w:t>(Projects that use Git for their source code management, [s.d.])</w:t>
      </w:r>
      <w:r w:rsidR="008E42D2">
        <w:rPr>
          <w:u w:val="single"/>
        </w:rPr>
        <w:fldChar w:fldCharType="end"/>
      </w:r>
      <w:r w:rsidR="008E42D2">
        <w:rPr>
          <w:u w:val="single"/>
        </w:rPr>
        <w:fldChar w:fldCharType="begin" w:fldLock="1"/>
      </w:r>
      <w:r w:rsidR="008E42D2">
        <w:rPr>
          <w:u w:val="single"/>
        </w:rPr>
        <w:instrText>ADDIN CSL_CITATION { "citationItems" : [ { "id" : "ITEM-1", "itemData" : { "author" : [ { "dropping-particle" : "", "family" : "McVoy", "given" : "Larry", "non-dropping-particle" : "", "parse-names" : false, "suffix" : "" } ], "id" : "ITEM-1", "issued" : { "date-parts" : [ [ "2003" ] ] }, "title" : "BitKeeper: Why SCCS, rather than RCS?", "type" : "book" }, "uris" : [ "http://www.mendeley.com/documents/?uuid=cc0abfbb-11f7-3168-baf8-220d920b1753" ] } ], "mendeley" : { "formattedCitation" : "(MCVOY, 2003)", "plainTextFormattedCitation" : "(MCVOY, 2003)" }, "properties" : { "noteIndex" : 0 }, "schema" : "https://github.com/citation-style-language/schema/raw/master/csl-citation.json" }</w:instrText>
      </w:r>
      <w:r w:rsidR="008E42D2">
        <w:rPr>
          <w:u w:val="single"/>
        </w:rPr>
        <w:fldChar w:fldCharType="separate"/>
      </w:r>
      <w:r w:rsidR="008E42D2" w:rsidRPr="008E42D2">
        <w:rPr>
          <w:noProof/>
        </w:rPr>
        <w:t>(MCVOY, 2003)</w:t>
      </w:r>
      <w:r w:rsidR="008E42D2">
        <w:rPr>
          <w:u w:val="single"/>
        </w:rPr>
        <w:fldChar w:fldCharType="end"/>
      </w:r>
    </w:p>
    <w:sectPr w:rsidR="005D565D" w:rsidRPr="008E42D2" w:rsidSect="005D565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08"/>
  <w:hyphenationZone w:val="425"/>
  <w:characterSpacingControl w:val="doNotCompress"/>
  <w:compat/>
  <w:rsids>
    <w:rsidRoot w:val="00CA1524"/>
    <w:rsid w:val="00010F18"/>
    <w:rsid w:val="0048741B"/>
    <w:rsid w:val="005D565D"/>
    <w:rsid w:val="008E42D2"/>
    <w:rsid w:val="00B8025A"/>
    <w:rsid w:val="00CA15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565D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229F0579-2BDD-445E-8029-0176BADAC9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</Pages>
  <Words>1965</Words>
  <Characters>10611</Characters>
  <Application>Microsoft Office Word</Application>
  <DocSecurity>0</DocSecurity>
  <Lines>88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re</dc:creator>
  <cp:lastModifiedBy>alexandre</cp:lastModifiedBy>
  <cp:revision>3</cp:revision>
  <dcterms:created xsi:type="dcterms:W3CDTF">2017-05-11T20:56:00Z</dcterms:created>
  <dcterms:modified xsi:type="dcterms:W3CDTF">2017-05-12T2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ssociacao-brasileira-de-normas-tecnicas</vt:lpwstr>
  </property>
  <property fmtid="{D5CDD505-2E9C-101B-9397-08002B2CF9AE}" pid="4" name="Mendeley Unique User Id_1">
    <vt:lpwstr>c0ea661b-2480-3925-8c88-7abad301f044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